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0000001" w14:textId="77777777" w:rsidR="00B04D3C"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VIEW OF RELATED MATERIALS</w:t>
      </w:r>
    </w:p>
    <w:p w14:paraId="00000002" w14:textId="77777777" w:rsidR="00B04D3C" w:rsidRDefault="00B04D3C">
      <w:pPr>
        <w:rPr>
          <w:rFonts w:ascii="Times New Roman" w:eastAsia="Times New Roman" w:hAnsi="Times New Roman" w:cs="Times New Roman"/>
          <w:b/>
          <w:sz w:val="24"/>
          <w:szCs w:val="24"/>
        </w:rPr>
      </w:pPr>
    </w:p>
    <w:p w14:paraId="00000003"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real-time water quality monitoring system in water treatment plants (WTPs)</w:t>
      </w:r>
    </w:p>
    <w:p w14:paraId="251E7F2F" w14:textId="24417F85" w:rsidR="00CD42EF" w:rsidRPr="00914BC0" w:rsidRDefault="00914BC0" w:rsidP="00914BC0">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ter</w:t>
      </w:r>
      <w:r w:rsidRPr="00914BC0">
        <w:rPr>
          <w:rFonts w:ascii="Times New Roman" w:eastAsia="Times New Roman" w:hAnsi="Times New Roman" w:cs="Times New Roman"/>
          <w:bCs/>
          <w:sz w:val="24"/>
          <w:szCs w:val="24"/>
        </w:rPr>
        <w:t xml:space="preserve"> quality monitoring system</w:t>
      </w:r>
      <w:r>
        <w:rPr>
          <w:rFonts w:ascii="Times New Roman" w:eastAsia="Times New Roman" w:hAnsi="Times New Roman" w:cs="Times New Roman"/>
          <w:bCs/>
          <w:sz w:val="24"/>
          <w:szCs w:val="24"/>
        </w:rPr>
        <w:t>s are developed to help humans overcome errors, and boost efficiency in workplace. This system leverages IoT-devices as the center of the water quality monitoring system. Through the use of IoT</w:t>
      </w:r>
      <w:r w:rsidR="00993BEE">
        <w:rPr>
          <w:rFonts w:ascii="Times New Roman" w:eastAsia="Times New Roman" w:hAnsi="Times New Roman" w:cs="Times New Roman"/>
          <w:bCs/>
          <w:sz w:val="24"/>
          <w:szCs w:val="24"/>
        </w:rPr>
        <w:t>, the researchers developed an infrastructure capable of real-time monitoring of water quality and data visualization. The researchers want to study the approach and apply on the system. Additionally, the researchers want to address the gaps found in the study to develop a more sustainable water quality monitoring system.</w:t>
      </w:r>
    </w:p>
    <w:p w14:paraId="00000008" w14:textId="1F9059B8" w:rsidR="00B04D3C" w:rsidRDefault="00000000" w:rsidP="00841A41">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350799">
        <w:rPr>
          <w:rFonts w:ascii="Times New Roman" w:eastAsia="Times New Roman" w:hAnsi="Times New Roman" w:cs="Times New Roman"/>
          <w:bCs/>
          <w:sz w:val="24"/>
          <w:szCs w:val="24"/>
        </w:rPr>
        <w:t xml:space="preserve">In the study of </w:t>
      </w:r>
      <w:r w:rsidR="00350799">
        <w:rPr>
          <w:rFonts w:ascii="Times New Roman" w:eastAsia="Times New Roman" w:hAnsi="Times New Roman" w:cs="Times New Roman"/>
          <w:bCs/>
          <w:sz w:val="24"/>
          <w:szCs w:val="24"/>
        </w:rPr>
        <w:fldChar w:fldCharType="begin" w:fldLock="1"/>
      </w:r>
      <w:r w:rsidR="00841A41">
        <w:rPr>
          <w:rFonts w:ascii="Times New Roman" w:eastAsia="Times New Roman" w:hAnsi="Times New Roman" w:cs="Times New Roman"/>
          <w:bCs/>
          <w:sz w:val="24"/>
          <w:szCs w:val="24"/>
        </w:rPr>
        <w:instrText>ADDIN CSL_CITATION {"citationItems":[{"id":"ITEM-1","itemData":{"DOI":"10.1016/j.heliyon.2024.e40746","ISSN":"24058440","abstract":"This study presents the development and implementation of an Internet of Things (IoT)-based real-time water quality monitoring system tailored for water treatment plants (WTPs). The system integrates advanced sensor technologies to continuously monitor key water quality parameters such as pH, dissolved oxygen (DO), total dissolved solids (TDS), and temperature. Data collected by these sensors is transmitted through a robust communication network to a centralized monitoring platform that utilizes cloud-based storage and analytics. The system's design includes a PLC-based control mechanism, allowing for flexible setup modifications and the easy addition of new monitoring parameters. The IoT-based system, powered by a low-energy 29-W configuration, offers accurate and reliable data with a minimal error margin of 0.1–0.2 across various parameters. The research highlights the system's ability to provide real-time alerts, historical data logging, and remote monitoring, all of which contribute to enhanced operational efficiency, proactive maintenance, and informed decision-making. This innovative approach to water quality management not only improves the effectiveness of WTP operations but also ensures environmental sustainability and public health safety. The study underscores the significant potential of IoT technologies in revolutionizing water quality monitoring practices.","author":[{"dropping-particle":"","family":"Forhad","given":"H. M.","non-dropping-particle":"","parse-names":false,"suffix":""},{"dropping-particle":"","family":"Uddin","given":"Md Ripaj","non-dropping-particle":"","parse-names":false,"suffix":""},{"dropping-particle":"","family":"Chakrovorty","given":"R. S.","non-dropping-particle":"","parse-names":false,"suffix":""},{"dropping-particle":"","family":"Ruhul","given":"A. M.","non-dropping-particle":"","parse-names":false,"suffix":""},{"dropping-particle":"","family":"Faruk","given":"H. M.","non-dropping-particle":"","parse-names":false,"suffix":""},{"dropping-particle":"","family":"Kamruzzaman","given":"Sarker","non-dropping-particle":"","parse-names":false,"suffix":""},{"dropping-particle":"","family":"Sharmin","given":"Nahid","non-dropping-particle":"","parse-names":false,"suffix":""},{"dropping-particle":"","family":"Jamal","given":"AHM Shofiul Islam Molla","non-dropping-particle":"","parse-names":false,"suffix":""},{"dropping-particle":"","family":"Haque","given":"Md Mezba Ul","non-dropping-particle":"","parse-names":false,"suffix":""},{"dropping-particle":"","family":"Morshed","given":"AKM M.","non-dropping-particle":"","parse-names":false,"suffix":""}],"container-title":"Heliyon","id":"ITEM-1","issue":"23","issued":{"date-parts":[["2024"]]},"page":"e40746","publisher":"Elsevier Ltd","title":"IoT based real-time water quality monitoring system in water treatment plants (WTPs)","type":"article-journal","volume":"10"},"uris":["http://www.mendeley.com/documents/?uuid=1a1510fd-b2a9-4d1e-b85f-76f2b3f9d458"]}],"mendeley":{"formattedCitation":"(Forhad et al., 2024)","plainTextFormattedCitation":"(Forhad et al., 2024)","previouslyFormattedCitation":"(Forhad et al., 2024)"},"properties":{"noteIndex":0},"schema":"https://github.com/citation-style-language/schema/raw/master/csl-citation.json"}</w:instrText>
      </w:r>
      <w:r w:rsidR="00350799">
        <w:rPr>
          <w:rFonts w:ascii="Times New Roman" w:eastAsia="Times New Roman" w:hAnsi="Times New Roman" w:cs="Times New Roman"/>
          <w:bCs/>
          <w:sz w:val="24"/>
          <w:szCs w:val="24"/>
        </w:rPr>
        <w:fldChar w:fldCharType="separate"/>
      </w:r>
      <w:r w:rsidR="00350799" w:rsidRPr="00350799">
        <w:rPr>
          <w:rFonts w:ascii="Times New Roman" w:eastAsia="Times New Roman" w:hAnsi="Times New Roman" w:cs="Times New Roman"/>
          <w:bCs/>
          <w:noProof/>
          <w:sz w:val="24"/>
          <w:szCs w:val="24"/>
        </w:rPr>
        <w:t>(Forhad et al., 2024)</w:t>
      </w:r>
      <w:r w:rsidR="00350799">
        <w:rPr>
          <w:rFonts w:ascii="Times New Roman" w:eastAsia="Times New Roman" w:hAnsi="Times New Roman" w:cs="Times New Roman"/>
          <w:bCs/>
          <w:sz w:val="24"/>
          <w:szCs w:val="24"/>
        </w:rPr>
        <w:fldChar w:fldCharType="end"/>
      </w:r>
      <w:r w:rsidR="00350799">
        <w:rPr>
          <w:rFonts w:ascii="Times New Roman" w:eastAsia="Times New Roman" w:hAnsi="Times New Roman" w:cs="Times New Roman"/>
          <w:bCs/>
          <w:sz w:val="24"/>
          <w:szCs w:val="24"/>
        </w:rPr>
        <w:t xml:space="preserve">, </w:t>
      </w:r>
      <w:r w:rsidR="00350799" w:rsidRPr="00350799">
        <w:rPr>
          <w:rFonts w:ascii="Times New Roman" w:eastAsia="Times New Roman" w:hAnsi="Times New Roman" w:cs="Times New Roman"/>
          <w:bCs/>
          <w:sz w:val="24"/>
          <w:szCs w:val="24"/>
        </w:rPr>
        <w:t xml:space="preserve">real-time water quality monitoring system </w:t>
      </w:r>
      <w:r w:rsidR="00350799">
        <w:rPr>
          <w:rFonts w:ascii="Times New Roman" w:eastAsia="Times New Roman" w:hAnsi="Times New Roman" w:cs="Times New Roman"/>
          <w:bCs/>
          <w:sz w:val="24"/>
          <w:szCs w:val="24"/>
        </w:rPr>
        <w:t>that leverages the use of IoT devices</w:t>
      </w:r>
      <w:r w:rsidR="00071723">
        <w:rPr>
          <w:rFonts w:ascii="Times New Roman" w:eastAsia="Times New Roman" w:hAnsi="Times New Roman" w:cs="Times New Roman"/>
          <w:bCs/>
          <w:sz w:val="24"/>
          <w:szCs w:val="24"/>
        </w:rPr>
        <w:t xml:space="preserve"> is developed</w:t>
      </w:r>
      <w:r w:rsidR="00350799">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 xml:space="preserve">This device is mainly developed to remotely monitor the water quality of water treatment plants. </w:t>
      </w:r>
      <w:r w:rsidR="00350799">
        <w:rPr>
          <w:rFonts w:ascii="Times New Roman" w:eastAsia="Times New Roman" w:hAnsi="Times New Roman" w:cs="Times New Roman"/>
          <w:bCs/>
          <w:sz w:val="24"/>
          <w:szCs w:val="24"/>
        </w:rPr>
        <w:t xml:space="preserve">The key parameters monitored by the device are pH, Dissolved Oxygen (DO), Total Dissolved Solids (TDS), and Temperature. </w:t>
      </w:r>
      <w:r w:rsidR="00071723">
        <w:rPr>
          <w:rFonts w:ascii="Times New Roman" w:eastAsia="Times New Roman" w:hAnsi="Times New Roman" w:cs="Times New Roman"/>
          <w:bCs/>
          <w:sz w:val="24"/>
          <w:szCs w:val="24"/>
        </w:rPr>
        <w:t xml:space="preserve">The parameters are then transmitted to a </w:t>
      </w:r>
      <w:r w:rsidR="00071723" w:rsidRPr="00071723">
        <w:rPr>
          <w:rFonts w:ascii="Times New Roman" w:eastAsia="Times New Roman" w:hAnsi="Times New Roman" w:cs="Times New Roman"/>
          <w:bCs/>
          <w:sz w:val="24"/>
          <w:szCs w:val="24"/>
        </w:rPr>
        <w:t>centralized monitoring platform</w:t>
      </w:r>
      <w:r w:rsidR="00071723">
        <w:rPr>
          <w:rFonts w:ascii="Times New Roman" w:eastAsia="Times New Roman" w:hAnsi="Times New Roman" w:cs="Times New Roman"/>
          <w:bCs/>
          <w:sz w:val="24"/>
          <w:szCs w:val="24"/>
        </w:rPr>
        <w:t xml:space="preserve"> using wireless communication protocols such Wi-Fi, LoRa</w:t>
      </w:r>
      <w:r w:rsidR="00FC5EE7">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Wan, and Cellular Networks</w:t>
      </w:r>
      <w:r w:rsidR="00350799">
        <w:rPr>
          <w:rFonts w:ascii="Times New Roman" w:eastAsia="Times New Roman" w:hAnsi="Times New Roman" w:cs="Times New Roman"/>
          <w:bCs/>
          <w:sz w:val="24"/>
          <w:szCs w:val="24"/>
        </w:rPr>
        <w:t xml:space="preserve">. The data transmitted are stored in a cloud server, SCADA, </w:t>
      </w:r>
      <w:r w:rsidR="00071723">
        <w:rPr>
          <w:rFonts w:ascii="Times New Roman" w:eastAsia="Times New Roman" w:hAnsi="Times New Roman" w:cs="Times New Roman"/>
          <w:bCs/>
          <w:sz w:val="24"/>
          <w:szCs w:val="24"/>
        </w:rPr>
        <w:t>this system is capable of storing and visualizing data sent by the device. This enables early detection of any abnormalities in the water quality, which allows prompt corrective actions to prevent further damages.</w:t>
      </w:r>
      <w:r w:rsidR="00CD42EF">
        <w:rPr>
          <w:rFonts w:ascii="Times New Roman" w:eastAsia="Times New Roman" w:hAnsi="Times New Roman" w:cs="Times New Roman"/>
          <w:bCs/>
          <w:sz w:val="24"/>
          <w:szCs w:val="24"/>
        </w:rPr>
        <w:t xml:space="preserve"> This study’s concept of water quality monitoring is relevant to our project, the use of IoT devices and use of Cloud Server are the main takeaways from this project. However, it did not explore renewable power source usage for sustainability, and portability of the monitoring device </w:t>
      </w:r>
      <w:r w:rsidR="009F7D04">
        <w:rPr>
          <w:rFonts w:ascii="Times New Roman" w:eastAsia="Times New Roman" w:hAnsi="Times New Roman" w:cs="Times New Roman"/>
          <w:bCs/>
          <w:sz w:val="24"/>
          <w:szCs w:val="24"/>
        </w:rPr>
        <w:t>was not tackled</w:t>
      </w:r>
      <w:r w:rsidR="00CD42EF">
        <w:rPr>
          <w:rFonts w:ascii="Times New Roman" w:eastAsia="Times New Roman" w:hAnsi="Times New Roman" w:cs="Times New Roman"/>
          <w:bCs/>
          <w:sz w:val="24"/>
          <w:szCs w:val="24"/>
        </w:rPr>
        <w:t xml:space="preserve">, which </w:t>
      </w:r>
      <w:r w:rsidR="0043690F">
        <w:rPr>
          <w:rFonts w:ascii="Times New Roman" w:eastAsia="Times New Roman" w:hAnsi="Times New Roman" w:cs="Times New Roman"/>
          <w:bCs/>
          <w:sz w:val="24"/>
          <w:szCs w:val="24"/>
        </w:rPr>
        <w:t>are</w:t>
      </w:r>
      <w:r w:rsidR="00CD42EF">
        <w:rPr>
          <w:rFonts w:ascii="Times New Roman" w:eastAsia="Times New Roman" w:hAnsi="Times New Roman" w:cs="Times New Roman"/>
          <w:bCs/>
          <w:sz w:val="24"/>
          <w:szCs w:val="24"/>
        </w:rPr>
        <w:t xml:space="preserve"> the gap</w:t>
      </w:r>
      <w:r w:rsidR="0043690F">
        <w:rPr>
          <w:rFonts w:ascii="Times New Roman" w:eastAsia="Times New Roman" w:hAnsi="Times New Roman" w:cs="Times New Roman"/>
          <w:bCs/>
          <w:sz w:val="24"/>
          <w:szCs w:val="24"/>
        </w:rPr>
        <w:t>s</w:t>
      </w:r>
      <w:r w:rsidR="00CD42EF">
        <w:rPr>
          <w:rFonts w:ascii="Times New Roman" w:eastAsia="Times New Roman" w:hAnsi="Times New Roman" w:cs="Times New Roman"/>
          <w:bCs/>
          <w:sz w:val="24"/>
          <w:szCs w:val="24"/>
        </w:rPr>
        <w:t xml:space="preserve"> </w:t>
      </w:r>
      <w:r w:rsidR="009F7D04">
        <w:rPr>
          <w:rFonts w:ascii="Times New Roman" w:eastAsia="Times New Roman" w:hAnsi="Times New Roman" w:cs="Times New Roman"/>
          <w:bCs/>
          <w:sz w:val="24"/>
          <w:szCs w:val="24"/>
        </w:rPr>
        <w:t xml:space="preserve">from this study that </w:t>
      </w:r>
      <w:r w:rsidR="00CD42EF">
        <w:rPr>
          <w:rFonts w:ascii="Times New Roman" w:eastAsia="Times New Roman" w:hAnsi="Times New Roman" w:cs="Times New Roman"/>
          <w:bCs/>
          <w:sz w:val="24"/>
          <w:szCs w:val="24"/>
        </w:rPr>
        <w:t>the researchers aim to address.</w:t>
      </w:r>
    </w:p>
    <w:p w14:paraId="6493A974" w14:textId="77777777" w:rsidR="00993BEE" w:rsidRPr="00841A41" w:rsidRDefault="00993BEE" w:rsidP="00841A41">
      <w:pPr>
        <w:spacing w:after="200"/>
        <w:jc w:val="both"/>
        <w:rPr>
          <w:rFonts w:ascii="Times New Roman" w:eastAsia="Times New Roman" w:hAnsi="Times New Roman" w:cs="Times New Roman"/>
          <w:bCs/>
          <w:sz w:val="24"/>
          <w:szCs w:val="24"/>
        </w:rPr>
      </w:pPr>
    </w:p>
    <w:p w14:paraId="00000009"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Water quality monitoring system using IOT</w:t>
      </w:r>
    </w:p>
    <w:p w14:paraId="5534954D" w14:textId="5F2435C7" w:rsidR="0043690F" w:rsidRPr="00154082" w:rsidRDefault="00154082" w:rsidP="009959A8">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use of </w:t>
      </w:r>
      <w:r w:rsidR="00FC5EE7">
        <w:rPr>
          <w:rFonts w:ascii="Times New Roman" w:eastAsia="Times New Roman" w:hAnsi="Times New Roman" w:cs="Times New Roman"/>
          <w:bCs/>
          <w:sz w:val="24"/>
          <w:szCs w:val="24"/>
        </w:rPr>
        <w:t xml:space="preserve">MCUs and GPRS in water quality monitoring systems </w:t>
      </w:r>
      <w:r w:rsidR="009959A8">
        <w:rPr>
          <w:rFonts w:ascii="Times New Roman" w:eastAsia="Times New Roman" w:hAnsi="Times New Roman" w:cs="Times New Roman"/>
          <w:bCs/>
          <w:sz w:val="24"/>
          <w:szCs w:val="24"/>
        </w:rPr>
        <w:t>is</w:t>
      </w:r>
      <w:r w:rsidR="00FC5EE7">
        <w:rPr>
          <w:rFonts w:ascii="Times New Roman" w:eastAsia="Times New Roman" w:hAnsi="Times New Roman" w:cs="Times New Roman"/>
          <w:bCs/>
          <w:sz w:val="24"/>
          <w:szCs w:val="24"/>
        </w:rPr>
        <w:t xml:space="preserve"> an innovation that </w:t>
      </w:r>
      <w:r w:rsidR="00B726BF">
        <w:rPr>
          <w:rFonts w:ascii="Times New Roman" w:eastAsia="Times New Roman" w:hAnsi="Times New Roman" w:cs="Times New Roman"/>
          <w:bCs/>
          <w:sz w:val="24"/>
          <w:szCs w:val="24"/>
        </w:rPr>
        <w:t xml:space="preserve">solved the problem in </w:t>
      </w:r>
      <w:r w:rsidR="009959A8">
        <w:rPr>
          <w:rFonts w:ascii="Times New Roman" w:eastAsia="Times New Roman" w:hAnsi="Times New Roman" w:cs="Times New Roman"/>
          <w:bCs/>
          <w:sz w:val="24"/>
          <w:szCs w:val="24"/>
        </w:rPr>
        <w:t>traditional</w:t>
      </w:r>
      <w:r w:rsidR="00B726BF">
        <w:rPr>
          <w:rFonts w:ascii="Times New Roman" w:eastAsia="Times New Roman" w:hAnsi="Times New Roman" w:cs="Times New Roman"/>
          <w:bCs/>
          <w:sz w:val="24"/>
          <w:szCs w:val="24"/>
        </w:rPr>
        <w:t xml:space="preserve"> water monitoring. This technology </w:t>
      </w:r>
      <w:r w:rsidR="009959A8">
        <w:rPr>
          <w:rFonts w:ascii="Times New Roman" w:eastAsia="Times New Roman" w:hAnsi="Times New Roman" w:cs="Times New Roman"/>
          <w:bCs/>
          <w:sz w:val="24"/>
          <w:szCs w:val="24"/>
        </w:rPr>
        <w:t>help solved problems with manual, costly, and labor-intensive water quality monitoring system. Leveraging IoT devices and a wireless communication protocol to process and transmit data gathered though the sensor nodes enable the device to monitor water quality in real-time. This approach is relevant as this will serve as the basis, along with the key gaps that the researchers want to address and develop.</w:t>
      </w:r>
    </w:p>
    <w:p w14:paraId="0000000B" w14:textId="1E1B50D7" w:rsidR="00B04D3C" w:rsidRPr="0043690F" w:rsidRDefault="00841A41" w:rsidP="0043690F">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The research by </w:t>
      </w: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author":[{"dropping-particle":"","family":"Doni","given":"Ashwini","non-dropping-particle":"","parse-names":false,"suffix":""}],"id":"ITEM-1","issue":"13","issued":{"date-parts":[["2018"]]},"page":"1-6","title":"Water Quality Monitoring System using IoT","type":"article-journal","volume":"6"},"uris":["http://www.mendeley.com/documents/?uuid=c8fee25c-d71a-4796-a4ee-79cb47f6a807"]}],"mendeley":{"formattedCitation":"(Doni, 2018)","plainTextFormattedCitation":"(Doni, 2018)"},"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841A41">
        <w:rPr>
          <w:rFonts w:ascii="Times New Roman" w:eastAsia="Times New Roman" w:hAnsi="Times New Roman" w:cs="Times New Roman"/>
          <w:noProof/>
          <w:sz w:val="24"/>
          <w:szCs w:val="24"/>
        </w:rPr>
        <w:t>(Doni, 2018)</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utilized the power of IoT to develop a water quality monitoring system. This project revolves around the use of Microcontroller Units (MCU)</w:t>
      </w:r>
      <w:r w:rsidR="00BA3B1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nd General</w:t>
      </w:r>
      <w:r w:rsidRPr="00841A41">
        <w:rPr>
          <w:rFonts w:ascii="Times New Roman" w:eastAsia="Times New Roman" w:hAnsi="Times New Roman" w:cs="Times New Roman"/>
          <w:bCs/>
          <w:sz w:val="24"/>
          <w:szCs w:val="24"/>
        </w:rPr>
        <w:t xml:space="preserve"> Packet Radio Service</w:t>
      </w:r>
      <w:r>
        <w:rPr>
          <w:rFonts w:ascii="Times New Roman" w:eastAsia="Times New Roman" w:hAnsi="Times New Roman" w:cs="Times New Roman"/>
          <w:bCs/>
          <w:sz w:val="24"/>
          <w:szCs w:val="24"/>
        </w:rPr>
        <w:t xml:space="preserve"> (GPRS)</w:t>
      </w:r>
      <w:r w:rsidR="00BA3B17">
        <w:rPr>
          <w:rFonts w:ascii="Times New Roman" w:eastAsia="Times New Roman" w:hAnsi="Times New Roman" w:cs="Times New Roman"/>
          <w:bCs/>
          <w:sz w:val="24"/>
          <w:szCs w:val="24"/>
        </w:rPr>
        <w:t>. Through the use of MCU</w:t>
      </w:r>
      <w:r w:rsidR="00993BEE">
        <w:rPr>
          <w:rFonts w:ascii="Times New Roman" w:eastAsia="Times New Roman" w:hAnsi="Times New Roman" w:cs="Times New Roman"/>
          <w:bCs/>
          <w:sz w:val="24"/>
          <w:szCs w:val="24"/>
        </w:rPr>
        <w:t xml:space="preserve">, the data collected </w:t>
      </w:r>
      <w:r w:rsidR="00154082">
        <w:rPr>
          <w:rFonts w:ascii="Times New Roman" w:eastAsia="Times New Roman" w:hAnsi="Times New Roman" w:cs="Times New Roman"/>
          <w:bCs/>
          <w:sz w:val="24"/>
          <w:szCs w:val="24"/>
        </w:rPr>
        <w:t>by the sensor nodes are processed and will be compared to a threshold. In an event where parameters went pass the threshold, there will be an indicator to indicate it</w:t>
      </w:r>
      <w:r w:rsidR="00BA3B17">
        <w:rPr>
          <w:rFonts w:ascii="Times New Roman" w:eastAsia="Times New Roman" w:hAnsi="Times New Roman" w:cs="Times New Roman"/>
          <w:bCs/>
          <w:sz w:val="24"/>
          <w:szCs w:val="24"/>
        </w:rPr>
        <w:t>. The data sent, through GPRS, are then stored in a cloud server for further use</w:t>
      </w:r>
      <w:r>
        <w:rPr>
          <w:rFonts w:ascii="Times New Roman" w:eastAsia="Times New Roman" w:hAnsi="Times New Roman" w:cs="Times New Roman"/>
          <w:bCs/>
          <w:sz w:val="24"/>
          <w:szCs w:val="24"/>
        </w:rPr>
        <w:t xml:space="preserve">. This system focuses on measuring the </w:t>
      </w:r>
      <w:r w:rsidR="00C012A2">
        <w:rPr>
          <w:rFonts w:ascii="Times New Roman" w:eastAsia="Times New Roman" w:hAnsi="Times New Roman" w:cs="Times New Roman"/>
          <w:bCs/>
          <w:sz w:val="24"/>
          <w:szCs w:val="24"/>
        </w:rPr>
        <w:t xml:space="preserve">pH, temperature and Turbidity (TDS) of a water body.  The server module is responsible for storage and management of the data sent by the base station. This </w:t>
      </w:r>
      <w:r w:rsidR="00BA3B17">
        <w:rPr>
          <w:rFonts w:ascii="Times New Roman" w:eastAsia="Times New Roman" w:hAnsi="Times New Roman" w:cs="Times New Roman"/>
          <w:bCs/>
          <w:sz w:val="24"/>
          <w:szCs w:val="24"/>
        </w:rPr>
        <w:t>study</w:t>
      </w:r>
      <w:r w:rsidR="0043690F">
        <w:rPr>
          <w:rFonts w:ascii="Times New Roman" w:eastAsia="Times New Roman" w:hAnsi="Times New Roman" w:cs="Times New Roman"/>
          <w:bCs/>
          <w:sz w:val="24"/>
          <w:szCs w:val="24"/>
        </w:rPr>
        <w:t xml:space="preserve"> utilized IoT devices and cloud server integration to allow real-time and remote monitoring of water quality parameters. Although this study has great purpose, it has its downsides, first it does not address renewable power source which is vital in remote deployment areas. Also, the system is not equipped with smart notifications that triggers when a threshold is met thus can’t alert humans. These gaps are what the researchers aims to address to improve the proposed water quality monitoring system.</w:t>
      </w:r>
    </w:p>
    <w:p w14:paraId="0000000D" w14:textId="53FE5FD2" w:rsidR="00B04D3C" w:rsidRDefault="00000000" w:rsidP="0043690F">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smart water quality monitoring system</w:t>
      </w:r>
    </w:p>
    <w:p w14:paraId="0000000E" w14:textId="77777777" w:rsidR="00B04D3C" w:rsidRDefault="00B04D3C">
      <w:pPr>
        <w:spacing w:after="200"/>
        <w:rPr>
          <w:rFonts w:ascii="Times New Roman" w:eastAsia="Times New Roman" w:hAnsi="Times New Roman" w:cs="Times New Roman"/>
          <w:sz w:val="24"/>
          <w:szCs w:val="24"/>
        </w:rPr>
      </w:pPr>
    </w:p>
    <w:p w14:paraId="0000000F"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Enhancing Coastal Management through the Design and Development of an In Situ Water Quality Monitoring System</w:t>
      </w:r>
    </w:p>
    <w:p w14:paraId="00000010" w14:textId="77777777" w:rsidR="00B04D3C" w:rsidRDefault="00B04D3C">
      <w:pPr>
        <w:jc w:val="center"/>
        <w:rPr>
          <w:rFonts w:ascii="Times New Roman" w:eastAsia="Times New Roman" w:hAnsi="Times New Roman" w:cs="Times New Roman"/>
          <w:b/>
          <w:sz w:val="24"/>
          <w:szCs w:val="24"/>
        </w:rPr>
      </w:pPr>
    </w:p>
    <w:p w14:paraId="340045E7" w14:textId="77777777" w:rsidR="00841A41" w:rsidRDefault="00841A41" w:rsidP="00841A41">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oT based real-time river water quality monitoring system</w:t>
      </w:r>
    </w:p>
    <w:p w14:paraId="00000011" w14:textId="77777777" w:rsidR="00B04D3C" w:rsidRDefault="00B04D3C">
      <w:pPr>
        <w:rPr>
          <w:rFonts w:ascii="Times New Roman" w:eastAsia="Times New Roman" w:hAnsi="Times New Roman" w:cs="Times New Roman"/>
          <w:b/>
          <w:sz w:val="24"/>
          <w:szCs w:val="24"/>
        </w:rPr>
      </w:pPr>
    </w:p>
    <w:sectPr w:rsidR="00B04D3C">
      <w:pgSz w:w="12240" w:h="2016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D3C"/>
    <w:rsid w:val="00071723"/>
    <w:rsid w:val="00154082"/>
    <w:rsid w:val="00350799"/>
    <w:rsid w:val="00375297"/>
    <w:rsid w:val="0043690F"/>
    <w:rsid w:val="00570332"/>
    <w:rsid w:val="00841A41"/>
    <w:rsid w:val="00914BC0"/>
    <w:rsid w:val="00993BEE"/>
    <w:rsid w:val="009959A8"/>
    <w:rsid w:val="009F7D04"/>
    <w:rsid w:val="00B04D3C"/>
    <w:rsid w:val="00B726BF"/>
    <w:rsid w:val="00BA3B17"/>
    <w:rsid w:val="00C012A2"/>
    <w:rsid w:val="00CD42EF"/>
    <w:rsid w:val="00FC5EE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0323A"/>
  <w15:docId w15:val="{9061AB05-AA83-4723-AFA6-7B9D7BDCE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PH"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90F"/>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95E42-8612-496D-97FC-BDC0FAE1A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4</TotalTime>
  <Pages>2</Pages>
  <Words>602</Words>
  <Characters>3232</Characters>
  <Application>Microsoft Office Word</Application>
  <DocSecurity>0</DocSecurity>
  <Lines>4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ypther Torres</cp:lastModifiedBy>
  <cp:revision>3</cp:revision>
  <dcterms:created xsi:type="dcterms:W3CDTF">2025-05-03T04:35:00Z</dcterms:created>
  <dcterms:modified xsi:type="dcterms:W3CDTF">2025-05-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5554b6-252d-31bf-8a5f-322efe34b681</vt:lpwstr>
  </property>
  <property fmtid="{D5CDD505-2E9C-101B-9397-08002B2CF9AE}" pid="24" name="Mendeley Citation Style_1">
    <vt:lpwstr>http://www.zotero.org/styles/apa</vt:lpwstr>
  </property>
</Properties>
</file>